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EAA5501" w14:textId="2CC98385" w:rsidR="00A022D5" w:rsidRPr="0002674A"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Grade har arbetat med skapand</w:t>
      </w:r>
      <w:bookmarkStart w:id="5" w:name="_GoBack"/>
      <w:bookmarkEnd w:id="5"/>
      <w:r w:rsidR="0050514C">
        <w:t xml:space="preserve">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917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917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917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917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917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917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6"/>
          <w:footerReference w:type="first" r:id="rId17"/>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94690" w:rsidRDefault="00C94690">
      <w:r>
        <w:separator/>
      </w:r>
    </w:p>
  </w:endnote>
  <w:endnote w:type="continuationSeparator" w:id="0">
    <w:p w14:paraId="2D1576FD" w14:textId="77777777" w:rsidR="00C94690" w:rsidRDefault="00C94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4690" w:rsidRDefault="00C9469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C94690" w:rsidRDefault="00C9469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94690" w:rsidRDefault="00C94690">
        <w:pPr>
          <w:pStyle w:val="Footer1"/>
          <w:jc w:val="center"/>
        </w:pPr>
        <w:r>
          <w:fldChar w:fldCharType="begin"/>
        </w:r>
        <w:r>
          <w:instrText>PAGE</w:instrText>
        </w:r>
        <w:r>
          <w:fldChar w:fldCharType="separate"/>
        </w:r>
        <w:r w:rsidR="00D83BC4">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94690" w:rsidRDefault="00C94690">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94690" w:rsidRDefault="00C94690">
      <w:r>
        <w:separator/>
      </w:r>
    </w:p>
  </w:footnote>
  <w:footnote w:type="continuationSeparator" w:id="0">
    <w:p w14:paraId="7509ED76" w14:textId="77777777" w:rsidR="00C94690" w:rsidRDefault="00C94690">
      <w:r>
        <w:continuationSeparator/>
      </w:r>
    </w:p>
  </w:footnote>
  <w:footnote w:id="1">
    <w:p w14:paraId="5824ECF3" w14:textId="4B98B15A"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94690" w:rsidRDefault="00C94690"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C1CEBFA-5F53-3045-9BF9-368A338E5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1</Pages>
  <Words>14730</Words>
  <Characters>93537</Characters>
  <Application>Microsoft Macintosh Word</Application>
  <DocSecurity>0</DocSecurity>
  <Lines>1317</Lines>
  <Paragraphs>451</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0</cp:revision>
  <cp:lastPrinted>2019-03-11T19:47:00Z</cp:lastPrinted>
  <dcterms:created xsi:type="dcterms:W3CDTF">2019-03-11T19:47:00Z</dcterms:created>
  <dcterms:modified xsi:type="dcterms:W3CDTF">2019-03-20T15: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